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wordprocessingml.printerSettings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50CAF" w:rsidRDefault="00D50CAF" w:rsidP="00D50CAF">
      <w:pPr>
        <w:keepNext/>
        <w:spacing w:line="480" w:lineRule="auto"/>
        <w:jc w:val="both"/>
        <w:rPr>
          <w:rFonts w:ascii="Arial" w:hAnsi="Arial" w:cs="Arial"/>
          <w:b/>
        </w:rPr>
      </w:pPr>
      <w:r w:rsidRPr="00410A8E">
        <w:rPr>
          <w:rFonts w:ascii="Arial" w:hAnsi="Arial" w:cs="Arial"/>
          <w:b/>
        </w:rPr>
        <w:t xml:space="preserve">Table </w:t>
      </w:r>
      <w:r>
        <w:rPr>
          <w:rFonts w:ascii="Arial" w:hAnsi="Arial" w:cs="Arial"/>
          <w:b/>
        </w:rPr>
        <w:t>S6:</w:t>
      </w:r>
      <w:r w:rsidRPr="00410A8E">
        <w:rPr>
          <w:rFonts w:ascii="Arial" w:hAnsi="Arial" w:cs="Arial"/>
          <w:b/>
        </w:rPr>
        <w:t xml:space="preserve"> </w:t>
      </w:r>
    </w:p>
    <w:p w:rsidR="00D50CAF" w:rsidRDefault="00D50CAF" w:rsidP="00D50CAF">
      <w:pPr>
        <w:keepNext/>
        <w:spacing w:line="480" w:lineRule="auto"/>
        <w:jc w:val="both"/>
        <w:rPr>
          <w:rFonts w:ascii="Arial" w:hAnsi="Arial" w:cs="Arial"/>
          <w:b/>
        </w:rPr>
      </w:pPr>
      <w:r w:rsidRPr="00410A8E">
        <w:rPr>
          <w:rFonts w:ascii="Arial" w:hAnsi="Arial" w:cs="Arial"/>
          <w:b/>
        </w:rPr>
        <w:t xml:space="preserve">Cross-referencing of genes identified in genetic association studies and </w:t>
      </w:r>
      <w:r>
        <w:rPr>
          <w:rFonts w:ascii="Arial" w:hAnsi="Arial" w:cs="Arial"/>
          <w:b/>
        </w:rPr>
        <w:t xml:space="preserve">significantly </w:t>
      </w:r>
      <w:proofErr w:type="spellStart"/>
      <w:r w:rsidRPr="00410A8E">
        <w:rPr>
          <w:rFonts w:ascii="Arial" w:hAnsi="Arial" w:cs="Arial"/>
          <w:b/>
        </w:rPr>
        <w:t>upregulated</w:t>
      </w:r>
      <w:proofErr w:type="spellEnd"/>
      <w:r w:rsidRPr="00410A8E">
        <w:rPr>
          <w:rFonts w:ascii="Arial" w:hAnsi="Arial" w:cs="Arial"/>
          <w:b/>
        </w:rPr>
        <w:t xml:space="preserve"> in this study</w:t>
      </w:r>
      <w:r>
        <w:rPr>
          <w:rFonts w:ascii="Arial" w:hAnsi="Arial" w:cs="Arial"/>
          <w:b/>
        </w:rPr>
        <w:t xml:space="preserve"> </w:t>
      </w:r>
    </w:p>
    <w:tbl>
      <w:tblPr>
        <w:tblpPr w:leftFromText="180" w:rightFromText="180" w:vertAnchor="page" w:horzAnchor="page" w:tblpX="1611" w:tblpY="3553"/>
        <w:tblW w:w="8020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30"/>
        <w:gridCol w:w="2260"/>
        <w:gridCol w:w="1700"/>
        <w:gridCol w:w="2430"/>
      </w:tblGrid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B21597">
              <w:rPr>
                <w:rFonts w:ascii="Arial" w:hAnsi="Arial" w:cs="Arial"/>
                <w:b/>
                <w:bCs/>
                <w:sz w:val="22"/>
                <w:szCs w:val="22"/>
              </w:rPr>
              <w:t>Gene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SLE/Control Expression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B21597">
              <w:rPr>
                <w:rFonts w:ascii="Arial" w:hAnsi="Arial" w:cs="Arial"/>
                <w:b/>
                <w:bCs/>
                <w:sz w:val="22"/>
                <w:szCs w:val="22"/>
              </w:rPr>
              <w:t>P</w:t>
            </w:r>
            <w:r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</w:t>
            </w:r>
            <w:r w:rsidRPr="00B21597">
              <w:rPr>
                <w:rFonts w:ascii="Arial" w:hAnsi="Arial" w:cs="Arial"/>
                <w:b/>
                <w:bCs/>
                <w:sz w:val="22"/>
                <w:szCs w:val="22"/>
              </w:rPr>
              <w:t>Value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Reference</w:t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>CFB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562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2.7E-07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YXRldmE8L0F1dGhvcj48WWVhcj4yMDA5PC9ZZWFyPjxS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YXRldmE8L0F1dGhvcj48WWVhcj4yMDA5PC9ZZWFyPjxS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.DATA  </w:instrText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1" w:tooltip="Gateva, 2009 #7231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1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CYP1A1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267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9.4E-03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aaGFuZzwvQXV0aG9yPjxZZWFyPjIwMTA8L1llYXI+PFJl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aaGFuZzwvQXV0aG9yPjxZZWFyPjIwMTA8L1llYXI+PFJl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.DATA  </w:instrText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2" w:tooltip="Zhang, 2010 #7232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2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HSPA2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1068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2.0E-05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cmFuYWRvczwvQXV0aG9yPjxZZWFyPjIwMDY8L1llYXI+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cmFuYWRvczwvQXV0aG9yPjxZZWFyPjIwMDY8L1llYXI+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.DATA  </w:instrText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3" w:tooltip="Granados, 2006 #7233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3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IL1RN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180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8.7E-04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Kb25zZW48L0F1dGhvcj48WWVhcj4yMDA3PC9ZZWFyPjxS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Kb25zZW48L0F1dGhvcj48WWVhcj4yMDA3PC9ZZWFyPjxS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.DATA  </w:instrText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4" w:tooltip="Jonsen, 2007 #7234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4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IL8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123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1.9E-03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b3ZpbjwvQXV0aG9yPjxZZWFyPjIwMDI8L1llYXI+PFJl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b3ZpbjwvQXV0aG9yPjxZZWFyPjIwMDI8L1llYXI+PFJl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.DATA  </w:instrText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5" w:tooltip="Rovin, 2002 #7236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5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CXCR1/IL8RA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558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2.5E-08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YXRvPC9BdXRob3I+PFllYXI+MjAwMDwvWWVhcj48UmVj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YXRvPC9BdXRob3I+PFllYXI+MjAwMDwvWWVhcj48UmVj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.DATA  </w:instrText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6" w:tooltip="Kato, 2000 #7237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6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CXCR2/IL8RB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289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1.6E-03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YXRvPC9BdXRob3I+PFllYXI+MjAwMDwvWWVhcj48UmVj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YXRvPC9BdXRob3I+PFllYXI+MjAwMDwvWWVhcj48UmVj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.DATA  </w:instrText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6" w:tooltip="Kato, 2000 #7237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6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SPP1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310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6.4E-03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Forton&lt;/Author&gt;&lt;Year&gt;2002&lt;/Year&gt;&lt;RecNum&gt;4006&lt;/RecNum&gt;&lt;DisplayText&gt;(7)&lt;/DisplayText&gt;&lt;record&gt;&lt;rec-number&gt;4006&lt;/rec-number&gt;&lt;foreign-keys&gt;&lt;key app="EN" db-id="z9dsxx0rzwd02qeexxkp20suxp595zewfsra"&gt;4006&lt;/key&gt;&lt;/foreign-keys&gt;&lt;ref-type name="Journal Article"&gt;17&lt;/ref-type&gt;&lt;contributors&gt;&lt;authors&gt;&lt;author&gt;Forton, A. C.&lt;/author&gt;&lt;author&gt;Petri, M. A.&lt;/author&gt;&lt;author&gt;Goldman, D.&lt;/author&gt;&lt;author&gt;Sullivan, K. E.&lt;/author&gt;&lt;/authors&gt;&lt;/contributors&gt;&lt;titles&gt;&lt;title&gt;An osteopontin (SPP1) polymorphism is associated with systemic lupus erythematosus&lt;/title&gt;&lt;secondary-title&gt;Human Mutation&lt;/secondary-title&gt;&lt;/titles&gt;&lt;periodical&gt;&lt;full-title&gt;Human Mutation&lt;/full-title&gt;&lt;/periodical&gt;&lt;pages&gt;496&lt;/pages&gt;&lt;volume&gt;On Line&lt;/volume&gt;&lt;dates&gt;&lt;year&gt;2002&lt;/year&gt;&lt;/dates&gt;&lt;urls&gt;&lt;/urls&gt;&lt;/record&gt;&lt;/Cite&gt;&lt;/EndNote&gt;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7" w:tooltip="Forton, 2002 #4006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7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SERPINE1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218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4.6E-03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b25nPC9BdXRob3I+PFllYXI+MjAwNzwvWWVhcj48UmVj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Hb25nPC9BdXRob3I+PFllYXI+MjAwNzwvWWVhcj48UmVj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.DATA  </w:instrText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8" w:tooltip="Gong, 2007 #7238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8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C3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206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2.0E-03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aXlhZ2F3YTwvQXV0aG9yPjxZZWFyPjIwMDg8L1llYXI+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NaXlhZ2F3YTwvQXV0aG9yPjxZZWFyPjIwMDg8L1llYXI+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.DATA  </w:instrText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</w:rPr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9" w:tooltip="Miyagawa, 2008 #7239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9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D50CAF" w:rsidRPr="00B21597" w:rsidTr="004130A7">
        <w:trPr>
          <w:trHeight w:val="320"/>
        </w:trPr>
        <w:tc>
          <w:tcPr>
            <w:tcW w:w="1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EB5BE3" w:rsidRDefault="00D50CAF" w:rsidP="004130A7">
            <w:pPr>
              <w:ind w:left="90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EB5BE3">
              <w:rPr>
                <w:rFonts w:ascii="Arial" w:hAnsi="Arial" w:cs="Arial"/>
                <w:i/>
                <w:sz w:val="22"/>
                <w:szCs w:val="22"/>
              </w:rPr>
              <w:t xml:space="preserve">SOD2 </w:t>
            </w:r>
          </w:p>
        </w:tc>
        <w:tc>
          <w:tcPr>
            <w:tcW w:w="2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139%</w:t>
            </w:r>
          </w:p>
        </w:tc>
        <w:tc>
          <w:tcPr>
            <w:tcW w:w="1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B21597">
              <w:rPr>
                <w:rFonts w:ascii="Arial" w:hAnsi="Arial" w:cs="Arial"/>
                <w:sz w:val="22"/>
                <w:szCs w:val="22"/>
              </w:rPr>
              <w:t>3.8E-03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50CAF" w:rsidRPr="00B21597" w:rsidRDefault="00D50CAF" w:rsidP="004130A7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obkowiak&lt;/Author&gt;&lt;Year&gt;2008&lt;/Year&gt;&lt;RecNum&gt;7240&lt;/RecNum&gt;&lt;DisplayText&gt;(10)&lt;/DisplayText&gt;&lt;record&gt;&lt;rec-number&gt;7240&lt;/rec-number&gt;&lt;foreign-keys&gt;&lt;key app="EN" db-id="z9dsxx0rzwd02qeexxkp20suxp595zewfsra"&gt;7240&lt;/key&gt;&lt;/foreign-keys&gt;&lt;ref-type name="Journal Article"&gt;17&lt;/ref-type&gt;&lt;contributors&gt;&lt;authors&gt;&lt;author&gt;Sobkowiak, A.&lt;/author&gt;&lt;author&gt;Lianeri, M.&lt;/author&gt;&lt;author&gt;Wudarski, M.&lt;/author&gt;&lt;author&gt;Lacki, J. K.&lt;/author&gt;&lt;author&gt;Jagodzinski, P. P.&lt;/author&gt;&lt;/authors&gt;&lt;/contributors&gt;&lt;auth-address&gt;Department of Biochemistry and Molecular Biology, Poznan University of Medical Sciences, 6 Swiecickiego St., 60-781 Poznan, Poland.&lt;/auth-address&gt;&lt;titles&gt;&lt;title&gt;Manganese superoxide dismutase Ala-9Val mitochondrial targeting sequence polymorphism in systemic lupus erythematosus in Poland&lt;/title&gt;&lt;secondary-title&gt;Clinical Rheumatology&lt;/secondary-title&gt;&lt;alt-title&gt;Clin Rheumatol&lt;/alt-title&gt;&lt;/titles&gt;&lt;periodical&gt;&lt;full-title&gt;Clinical Rheumatology&lt;/full-title&gt;&lt;/periodical&gt;&lt;alt-periodical&gt;&lt;full-title&gt;Clin Rheumatol&lt;/full-title&gt;&lt;/alt-periodical&gt;&lt;pages&gt;827-31&lt;/pages&gt;&lt;volume&gt;27&lt;/volume&gt;&lt;number&gt;7&lt;/number&gt;&lt;edition&gt;2007/12/21&lt;/edition&gt;&lt;keywords&gt;&lt;keyword&gt;Adult&lt;/keyword&gt;&lt;keyword&gt;Autoantibodies/*genetics/metabolism&lt;/keyword&gt;&lt;keyword&gt;Case-Control Studies&lt;/keyword&gt;&lt;keyword&gt;Female&lt;/keyword&gt;&lt;keyword&gt;Genetic Predisposition to Disease/genetics&lt;/keyword&gt;&lt;keyword&gt;Humans&lt;/keyword&gt;&lt;keyword&gt;Lupus Erythematosus, Systemic/*genetics&lt;/keyword&gt;&lt;keyword&gt;Middle Aged&lt;/keyword&gt;&lt;keyword&gt;Poland&lt;/keyword&gt;&lt;keyword&gt;Polymorphism, Single Nucleotide/*genetics&lt;/keyword&gt;&lt;keyword&gt;Raynaud Disease/*genetics&lt;/keyword&gt;&lt;keyword&gt;Superoxide Dismutase/*genetics&lt;/keyword&gt;&lt;/keywords&gt;&lt;dates&gt;&lt;year&gt;2008&lt;/year&gt;&lt;pub-dates&gt;&lt;date&gt;Jul&lt;/date&gt;&lt;/pub-dates&gt;&lt;/dates&gt;&lt;isbn&gt;0770-3198 (Print)&amp;#xD;0770-3198 (Linking)&lt;/isbn&gt;&lt;accession-num&gt;18095014&lt;/accession-num&gt;&lt;urls&gt;&lt;related-urls&gt;&lt;url&gt;http://www.ncbi.nlm.nih.gov/pubmed/18095014&lt;/url&gt;&lt;/related-urls&gt;&lt;/urls&gt;&lt;electronic-resource-num&gt;10.1007/s10067-007-0796-6&lt;/electronic-resource-num&gt;&lt;language&gt;eng&lt;/language&gt;&lt;/record&gt;&lt;/Cite&gt;&lt;/EndNote&gt;</w:instrText>
            </w:r>
            <w:r>
              <w:rPr>
                <w:rFonts w:ascii="Arial" w:hAnsi="Arial" w:cs="Arial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</w:rPr>
              <w:t>(</w:t>
            </w:r>
            <w:hyperlink w:anchor="_ENREF_10" w:tooltip="Sobkowiak, 2008 #7240" w:history="1">
              <w:r>
                <w:rPr>
                  <w:rFonts w:ascii="Arial" w:hAnsi="Arial" w:cs="Arial"/>
                  <w:noProof/>
                  <w:sz w:val="22"/>
                  <w:szCs w:val="22"/>
                </w:rPr>
                <w:t>10</w:t>
              </w:r>
            </w:hyperlink>
            <w:r>
              <w:rPr>
                <w:rFonts w:ascii="Arial" w:hAnsi="Arial" w:cs="Arial"/>
                <w:noProof/>
                <w:sz w:val="22"/>
                <w:szCs w:val="22"/>
              </w:rPr>
              <w:t>)</w:t>
            </w:r>
            <w:r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</w:tbl>
    <w:p w:rsidR="00D50CAF" w:rsidRPr="00410A8E" w:rsidRDefault="00D50CAF" w:rsidP="00D50CAF"/>
    <w:p w:rsidR="00D50CAF" w:rsidRDefault="00D50CAF" w:rsidP="00D50CAF"/>
    <w:p w:rsidR="00D50CAF" w:rsidRDefault="00D50CAF" w:rsidP="00D50CAF">
      <w:bookmarkStart w:id="0" w:name="_GoBack"/>
      <w:bookmarkEnd w:id="0"/>
    </w:p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D50CAF" w:rsidRDefault="00D50CAF" w:rsidP="00D50CAF"/>
    <w:p w:rsidR="00615C69" w:rsidRDefault="00615C69"/>
    <w:sectPr w:rsidR="00615C69" w:rsidSect="00D50CAF">
      <w:pgSz w:w="15840" w:h="12240" w:orient="landscape"/>
      <w:pgMar w:top="1800" w:right="1440" w:bottom="1800" w:left="1440" w:header="720" w:footer="720" w:gutter="0"/>
      <w:cols w:space="720"/>
      <w:docGrid w:linePitch="360"/>
      <w:printerSettings r:id="rId5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50CAF"/>
    <w:rsid w:val="00615C69"/>
    <w:rsid w:val="00D50C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F8AF55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0CA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0CA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printerSettings" Target="printerSettings/printerSettings1.bin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43</Words>
  <Characters>3666</Characters>
  <Application>Microsoft Macintosh Word</Application>
  <DocSecurity>0</DocSecurity>
  <Lines>30</Lines>
  <Paragraphs>8</Paragraphs>
  <ScaleCrop>false</ScaleCrop>
  <Company>CHOP</Company>
  <LinksUpToDate>false</LinksUpToDate>
  <CharactersWithSpaces>43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wn Westerfer</dc:creator>
  <cp:keywords/>
  <dc:description/>
  <cp:lastModifiedBy>Dawn Westerfer</cp:lastModifiedBy>
  <cp:revision>1</cp:revision>
  <dcterms:created xsi:type="dcterms:W3CDTF">2014-04-11T15:18:00Z</dcterms:created>
  <dcterms:modified xsi:type="dcterms:W3CDTF">2014-04-11T15:19:00Z</dcterms:modified>
</cp:coreProperties>
</file>